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977914792"/>
        <w:docPartObj>
          <w:docPartGallery w:val="Cover Pages"/>
          <w:docPartUnique/>
        </w:docPartObj>
      </w:sdtPr>
      <w:sdtContent>
        <w:p w14:paraId="0D709B83" w14:textId="65C5730C" w:rsidR="003E2B81" w:rsidRDefault="003E2B81" w:rsidP="00B81949">
          <w:r>
            <w:rPr>
              <w:noProof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</w:t>
      </w:r>
      <w:proofErr w:type="gramStart"/>
      <w:r>
        <w:t>to</w:t>
      </w:r>
      <w:proofErr w:type="gramEnd"/>
      <w:r>
        <w:t xml:space="preserve">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proofErr w:type="gramStart"/>
      <w:r>
        <w:t>whats</w:t>
      </w:r>
      <w:proofErr w:type="spellEnd"/>
      <w:proofErr w:type="gram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proofErr w:type="spellStart"/>
      <w:r w:rsidR="001A1943">
        <w:t>precednace</w:t>
      </w:r>
      <w:proofErr w:type="spellEnd"/>
      <w:r w:rsidR="001A1943">
        <w:t xml:space="preserve"> left to right </w:t>
      </w:r>
      <w:proofErr w:type="spellStart"/>
      <w:r w:rsidR="00586516">
        <w:t>paranth</w:t>
      </w:r>
      <w:r w:rsidR="00F167E8">
        <w:t>esis</w:t>
      </w:r>
      <w:proofErr w:type="spellEnd"/>
      <w:r w:rsidR="00F167E8">
        <w:t xml:space="preserve">, </w:t>
      </w:r>
      <w:proofErr w:type="spellStart"/>
      <w:r w:rsidR="00F167E8">
        <w:t>exponengts</w:t>
      </w:r>
      <w:proofErr w:type="spellEnd"/>
      <w:r w:rsidR="00F167E8">
        <w:t xml:space="preserve">, multiply and </w:t>
      </w:r>
      <w:proofErr w:type="gramStart"/>
      <w:r w:rsidR="00F167E8">
        <w:t>division  and</w:t>
      </w:r>
      <w:proofErr w:type="gramEnd"/>
      <w:r w:rsidR="00F167E8">
        <w:t xml:space="preserve"> modulus</w:t>
      </w:r>
      <w:r w:rsidR="00F4601E">
        <w:t>, addition and subtraction.</w:t>
      </w:r>
    </w:p>
    <w:p w14:paraId="51B15D17" w14:textId="6DEC69CE" w:rsidR="007F2B97" w:rsidRDefault="007F2B97" w:rsidP="007F2B97">
      <w:pPr>
        <w:pStyle w:val="Heading2"/>
      </w:pPr>
      <w:proofErr w:type="spellStart"/>
      <w:r>
        <w:t>Maths</w:t>
      </w:r>
      <w:proofErr w:type="spellEnd"/>
      <w:r>
        <w:t xml:space="preserve"> in </w:t>
      </w:r>
      <w:r w:rsidR="001F5D2B">
        <w:t>JS</w:t>
      </w:r>
    </w:p>
    <w:p w14:paraId="47CAD333" w14:textId="64B85A5A" w:rsidR="0018266C" w:rsidRDefault="001F5D2B" w:rsidP="0018266C">
      <w:pPr>
        <w:pStyle w:val="ListParagraph"/>
        <w:numPr>
          <w:ilvl w:val="0"/>
          <w:numId w:val="11"/>
        </w:numPr>
      </w:pPr>
      <w:r>
        <w:t xml:space="preserve">Math is a </w:t>
      </w:r>
      <w:proofErr w:type="gramStart"/>
      <w:r>
        <w:t>built in</w:t>
      </w:r>
      <w:proofErr w:type="gramEnd"/>
      <w:r>
        <w:t xml:space="preserve"> objects that </w:t>
      </w:r>
      <w:r w:rsidR="00D06646">
        <w:t>provides a collection of properties and the methods</w:t>
      </w:r>
      <w:r w:rsidR="00947D99">
        <w:br/>
      </w:r>
    </w:p>
    <w:p w14:paraId="1F2CC473" w14:textId="48DBBE1D" w:rsidR="00D004DE" w:rsidRPr="00D004DE" w:rsidRDefault="000C1B9C" w:rsidP="00D004DE">
      <w:pPr>
        <w:pStyle w:val="ListParagraph"/>
        <w:numPr>
          <w:ilvl w:val="0"/>
          <w:numId w:val="11"/>
        </w:numPr>
      </w:pPr>
      <w:r>
        <w:t xml:space="preserve"> </w:t>
      </w:r>
      <w:r w:rsidR="00D004DE">
        <w:t xml:space="preserve">Round </w:t>
      </w:r>
      <w:r w:rsidR="00EF7CBB">
        <w:t>down</w:t>
      </w:r>
      <w:r w:rsidR="00D004DE">
        <w:t xml:space="preserve"> a number </w:t>
      </w:r>
      <w:proofErr w:type="spellStart"/>
      <w:r w:rsidR="00D004DE" w:rsidRPr="0090160D">
        <w:rPr>
          <w:highlight w:val="green"/>
        </w:rPr>
        <w:t>Math.floor</w:t>
      </w:r>
      <w:proofErr w:type="spellEnd"/>
      <w:r w:rsidR="00D004DE" w:rsidRPr="0090160D">
        <w:rPr>
          <w:highlight w:val="green"/>
        </w:rPr>
        <w:t>(x)</w:t>
      </w:r>
    </w:p>
    <w:p w14:paraId="02666CC7" w14:textId="35346D87" w:rsidR="00EF7CBB" w:rsidRPr="00EF7CBB" w:rsidRDefault="00567A48" w:rsidP="00EF7CBB">
      <w:pPr>
        <w:pStyle w:val="ListParagraph"/>
        <w:numPr>
          <w:ilvl w:val="0"/>
          <w:numId w:val="11"/>
        </w:numPr>
      </w:pPr>
      <w:r>
        <w:t xml:space="preserve">Round </w:t>
      </w:r>
      <w:r w:rsidR="00EF7CBB">
        <w:t>up</w:t>
      </w:r>
      <w:r>
        <w:t xml:space="preserve"> a </w:t>
      </w:r>
      <w:proofErr w:type="gramStart"/>
      <w:r>
        <w:t>number</w:t>
      </w:r>
      <w:r w:rsidR="00EF7CBB">
        <w:t xml:space="preserve"> </w:t>
      </w:r>
      <w:r w:rsidR="00EF7CBB" w:rsidRPr="00EF7CBB">
        <w:t xml:space="preserve"> </w:t>
      </w:r>
      <w:proofErr w:type="spellStart"/>
      <w:r w:rsidR="00EF7CBB" w:rsidRPr="00EF7CBB">
        <w:rPr>
          <w:highlight w:val="green"/>
        </w:rPr>
        <w:t>Math.ceil</w:t>
      </w:r>
      <w:proofErr w:type="spellEnd"/>
      <w:proofErr w:type="gramEnd"/>
      <w:r w:rsidR="00EF7CBB" w:rsidRPr="00EF7CBB">
        <w:rPr>
          <w:highlight w:val="green"/>
        </w:rPr>
        <w:t>(x)</w:t>
      </w:r>
    </w:p>
    <w:p w14:paraId="6EE6FF82" w14:textId="0B7A0A5A" w:rsidR="00E064D8" w:rsidRPr="00E064D8" w:rsidRDefault="00E064D8" w:rsidP="00E064D8">
      <w:pPr>
        <w:pStyle w:val="ListParagraph"/>
        <w:numPr>
          <w:ilvl w:val="0"/>
          <w:numId w:val="11"/>
        </w:numPr>
      </w:pPr>
      <w:r>
        <w:t xml:space="preserve">Eliminate any decimal </w:t>
      </w:r>
      <w:proofErr w:type="gramStart"/>
      <w:r>
        <w:t>portion</w:t>
      </w:r>
      <w:proofErr w:type="gramEnd"/>
      <w:r>
        <w:t xml:space="preserve"> </w:t>
      </w:r>
      <w:proofErr w:type="spellStart"/>
      <w:r w:rsidRPr="00E064D8">
        <w:rPr>
          <w:highlight w:val="green"/>
        </w:rPr>
        <w:t>Math.trunc</w:t>
      </w:r>
      <w:proofErr w:type="spellEnd"/>
      <w:r w:rsidRPr="00E064D8">
        <w:rPr>
          <w:highlight w:val="green"/>
        </w:rPr>
        <w:t>(x)</w:t>
      </w:r>
    </w:p>
    <w:p w14:paraId="159A2D71" w14:textId="37B2D628" w:rsidR="009E1482" w:rsidRPr="009E1482" w:rsidRDefault="00E064D8" w:rsidP="009E1482">
      <w:pPr>
        <w:pStyle w:val="ListParagraph"/>
        <w:numPr>
          <w:ilvl w:val="0"/>
          <w:numId w:val="11"/>
        </w:numPr>
      </w:pPr>
      <w:r>
        <w:t>Ra</w:t>
      </w:r>
      <w:r w:rsidR="002C36F8">
        <w:t>ise to the power</w:t>
      </w:r>
      <w:r w:rsidR="009E1482" w:rsidRPr="009E1482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="009E1482" w:rsidRPr="00661A30">
        <w:rPr>
          <w:highlight w:val="green"/>
        </w:rPr>
        <w:t>Math.pow</w:t>
      </w:r>
      <w:proofErr w:type="spellEnd"/>
      <w:r w:rsidR="009E1482" w:rsidRPr="00661A30">
        <w:rPr>
          <w:highlight w:val="green"/>
        </w:rPr>
        <w:t>(</w:t>
      </w:r>
      <w:proofErr w:type="gramEnd"/>
      <w:r w:rsidR="009E1482" w:rsidRPr="00661A30">
        <w:rPr>
          <w:highlight w:val="green"/>
        </w:rPr>
        <w:t>x, y)</w:t>
      </w:r>
    </w:p>
    <w:p w14:paraId="68B70925" w14:textId="77777777" w:rsidR="00661A30" w:rsidRPr="00661A30" w:rsidRDefault="00661A30" w:rsidP="00661A30">
      <w:pPr>
        <w:pStyle w:val="ListParagraph"/>
        <w:numPr>
          <w:ilvl w:val="0"/>
          <w:numId w:val="11"/>
        </w:numPr>
      </w:pPr>
      <w:r>
        <w:t xml:space="preserve">Square root </w:t>
      </w:r>
      <w:proofErr w:type="spellStart"/>
      <w:r w:rsidRPr="00661A30">
        <w:rPr>
          <w:highlight w:val="green"/>
        </w:rPr>
        <w:t>Math.sqrt</w:t>
      </w:r>
      <w:proofErr w:type="spellEnd"/>
      <w:r w:rsidRPr="00661A30">
        <w:rPr>
          <w:highlight w:val="green"/>
        </w:rPr>
        <w:t>(x)</w:t>
      </w:r>
    </w:p>
    <w:p w14:paraId="1246DCEB" w14:textId="68FFEA8E" w:rsidR="00D870D9" w:rsidRPr="00D870D9" w:rsidRDefault="00661A30" w:rsidP="00D870D9">
      <w:pPr>
        <w:pStyle w:val="ListParagraph"/>
        <w:numPr>
          <w:ilvl w:val="0"/>
          <w:numId w:val="11"/>
        </w:numPr>
      </w:pPr>
      <w:r>
        <w:t xml:space="preserve">Natural log of a number </w:t>
      </w:r>
      <w:r w:rsidR="00D870D9" w:rsidRPr="00D870D9">
        <w:rPr>
          <w:highlight w:val="green"/>
        </w:rPr>
        <w:t>Math.log(x)</w:t>
      </w:r>
    </w:p>
    <w:p w14:paraId="2112ABDF" w14:textId="006322D1" w:rsidR="000C1B9C" w:rsidRDefault="008F31B3" w:rsidP="00710597">
      <w:pPr>
        <w:pStyle w:val="ListParagraph"/>
        <w:numPr>
          <w:ilvl w:val="0"/>
          <w:numId w:val="11"/>
        </w:numPr>
      </w:pPr>
      <w:r>
        <w:t xml:space="preserve">Math </w:t>
      </w:r>
      <w:proofErr w:type="gramStart"/>
      <w:r>
        <w:t>trigonometry</w:t>
      </w:r>
      <w:r w:rsidR="00A42279">
        <w:t xml:space="preserve"> </w:t>
      </w:r>
      <w:r w:rsidR="00A42279" w:rsidRPr="00A42279">
        <w:t xml:space="preserve"> </w:t>
      </w:r>
      <w:proofErr w:type="spellStart"/>
      <w:r w:rsidR="00A42279" w:rsidRPr="00A42279">
        <w:rPr>
          <w:highlight w:val="green"/>
        </w:rPr>
        <w:t>Math.sin</w:t>
      </w:r>
      <w:proofErr w:type="spellEnd"/>
      <w:proofErr w:type="gramEnd"/>
      <w:r w:rsidR="00A42279" w:rsidRPr="00A42279">
        <w:rPr>
          <w:highlight w:val="green"/>
        </w:rPr>
        <w:t>(x)</w:t>
      </w:r>
      <w:r w:rsidR="00A42279" w:rsidRPr="00A42279">
        <w:rPr>
          <w:highlight w:val="green"/>
        </w:rPr>
        <w:t xml:space="preserve">, </w:t>
      </w:r>
      <w:proofErr w:type="spellStart"/>
      <w:r w:rsidR="00A42279" w:rsidRPr="00A42279">
        <w:rPr>
          <w:highlight w:val="green"/>
        </w:rPr>
        <w:t>Math.cos</w:t>
      </w:r>
      <w:proofErr w:type="spellEnd"/>
      <w:r w:rsidR="00A42279" w:rsidRPr="00A42279">
        <w:rPr>
          <w:highlight w:val="green"/>
        </w:rPr>
        <w:t>(x)</w:t>
      </w:r>
      <w:r w:rsidR="00A42279" w:rsidRPr="00A42279">
        <w:rPr>
          <w:highlight w:val="green"/>
        </w:rPr>
        <w:t xml:space="preserve">, </w:t>
      </w:r>
      <w:proofErr w:type="spellStart"/>
      <w:r w:rsidR="00A42279" w:rsidRPr="00A42279">
        <w:rPr>
          <w:highlight w:val="green"/>
        </w:rPr>
        <w:t>Math.tan</w:t>
      </w:r>
      <w:proofErr w:type="spellEnd"/>
      <w:r w:rsidR="00A42279" w:rsidRPr="00A42279">
        <w:rPr>
          <w:highlight w:val="green"/>
        </w:rPr>
        <w:t>(x)</w:t>
      </w:r>
      <w:r w:rsidR="00A42279" w:rsidRPr="00A42279">
        <w:rPr>
          <w:highlight w:val="green"/>
        </w:rPr>
        <w:t>,</w:t>
      </w:r>
    </w:p>
    <w:p w14:paraId="3D07E126" w14:textId="0711D9E6" w:rsidR="006D7B68" w:rsidRPr="006D7B68" w:rsidRDefault="00EA36F7" w:rsidP="006D7B68">
      <w:pPr>
        <w:pStyle w:val="ListParagraph"/>
        <w:numPr>
          <w:ilvl w:val="0"/>
          <w:numId w:val="11"/>
        </w:numPr>
      </w:pPr>
      <w:r>
        <w:t>Absolute value of a function</w:t>
      </w:r>
      <w:r w:rsidR="006D7B68" w:rsidRPr="006D7B68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r w:rsidR="006D7B68" w:rsidRPr="006D7B68">
        <w:rPr>
          <w:highlight w:val="green"/>
        </w:rPr>
        <w:t>Math.abs</w:t>
      </w:r>
      <w:proofErr w:type="spellEnd"/>
      <w:r w:rsidR="006D7B68" w:rsidRPr="006D7B68">
        <w:rPr>
          <w:highlight w:val="green"/>
        </w:rPr>
        <w:t>(x</w:t>
      </w:r>
      <w:r w:rsidR="006D7B68" w:rsidRPr="006D7B68">
        <w:rPr>
          <w:highlight w:val="green"/>
        </w:rPr>
        <w:t>)</w:t>
      </w:r>
    </w:p>
    <w:p w14:paraId="20740BF6" w14:textId="2041E3C0" w:rsidR="0081607C" w:rsidRPr="0081607C" w:rsidRDefault="0081607C" w:rsidP="0081607C">
      <w:pPr>
        <w:pStyle w:val="ListParagraph"/>
        <w:numPr>
          <w:ilvl w:val="0"/>
          <w:numId w:val="11"/>
        </w:numPr>
      </w:pPr>
      <w:r>
        <w:t xml:space="preserve">Sign of a number +/- </w:t>
      </w:r>
      <w:proofErr w:type="spellStart"/>
      <w:r w:rsidRPr="00614BE6">
        <w:rPr>
          <w:highlight w:val="green"/>
        </w:rPr>
        <w:t>Math.sign</w:t>
      </w:r>
      <w:proofErr w:type="spellEnd"/>
      <w:r w:rsidRPr="00614BE6">
        <w:rPr>
          <w:highlight w:val="green"/>
        </w:rPr>
        <w:t>(x</w:t>
      </w:r>
      <w:r w:rsidRPr="00614BE6">
        <w:rPr>
          <w:highlight w:val="green"/>
        </w:rPr>
        <w:t>)</w:t>
      </w:r>
    </w:p>
    <w:p w14:paraId="1AD5DA22" w14:textId="6A847DE2" w:rsidR="002346C1" w:rsidRPr="002346C1" w:rsidRDefault="00614BE6" w:rsidP="002346C1">
      <w:pPr>
        <w:pStyle w:val="ListParagraph"/>
        <w:numPr>
          <w:ilvl w:val="0"/>
          <w:numId w:val="11"/>
        </w:numPr>
      </w:pPr>
      <w:r>
        <w:t xml:space="preserve">Max of numbers </w:t>
      </w:r>
      <w:proofErr w:type="spellStart"/>
      <w:proofErr w:type="gramStart"/>
      <w:r w:rsidR="002346C1" w:rsidRPr="002346C1">
        <w:rPr>
          <w:highlight w:val="green"/>
        </w:rPr>
        <w:t>Math.max</w:t>
      </w:r>
      <w:proofErr w:type="spellEnd"/>
      <w:r w:rsidR="002346C1" w:rsidRPr="002346C1">
        <w:rPr>
          <w:highlight w:val="green"/>
        </w:rPr>
        <w:t>(</w:t>
      </w:r>
      <w:proofErr w:type="gramEnd"/>
      <w:r w:rsidR="002346C1" w:rsidRPr="002346C1">
        <w:rPr>
          <w:highlight w:val="green"/>
        </w:rPr>
        <w:t>x, y, z)</w:t>
      </w:r>
      <w:r w:rsidR="002346C1" w:rsidRPr="002346C1">
        <w:rPr>
          <w:highlight w:val="green"/>
        </w:rPr>
        <w:t>.</w:t>
      </w:r>
    </w:p>
    <w:p w14:paraId="609990AF" w14:textId="18245A00" w:rsidR="004B7C13" w:rsidRPr="004B7C13" w:rsidRDefault="002346C1" w:rsidP="004B7C13">
      <w:pPr>
        <w:pStyle w:val="ListParagraph"/>
        <w:numPr>
          <w:ilvl w:val="0"/>
          <w:numId w:val="11"/>
        </w:numPr>
      </w:pPr>
      <w:r>
        <w:t xml:space="preserve">Min of numbers </w:t>
      </w:r>
      <w:proofErr w:type="spellStart"/>
      <w:proofErr w:type="gramStart"/>
      <w:r w:rsidR="004B7C13" w:rsidRPr="004B7C13">
        <w:rPr>
          <w:highlight w:val="green"/>
        </w:rPr>
        <w:t>Math.min</w:t>
      </w:r>
      <w:proofErr w:type="spellEnd"/>
      <w:r w:rsidR="004B7C13" w:rsidRPr="004B7C13">
        <w:rPr>
          <w:highlight w:val="green"/>
        </w:rPr>
        <w:t>(</w:t>
      </w:r>
      <w:proofErr w:type="gramEnd"/>
      <w:r w:rsidR="004B7C13" w:rsidRPr="004B7C13">
        <w:rPr>
          <w:highlight w:val="green"/>
        </w:rPr>
        <w:t>x, y, z)</w:t>
      </w:r>
    </w:p>
    <w:p w14:paraId="6ED0100F" w14:textId="7E5078B0" w:rsidR="00EA36F7" w:rsidRPr="001F5D2B" w:rsidRDefault="00EA36F7" w:rsidP="00710597">
      <w:pPr>
        <w:pStyle w:val="ListParagraph"/>
        <w:numPr>
          <w:ilvl w:val="0"/>
          <w:numId w:val="11"/>
        </w:numPr>
      </w:pP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lastRenderedPageBreak/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name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25499A4B" w14:textId="4B00AF89" w:rsidR="0003312C" w:rsidRDefault="00FF09CB" w:rsidP="009C2BF7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3A0F43C8" w14:textId="77777777" w:rsidR="0038658A" w:rsidRDefault="0038658A" w:rsidP="0038658A"/>
    <w:p w14:paraId="56149A66" w14:textId="77777777" w:rsidR="0038658A" w:rsidRDefault="0038658A" w:rsidP="0038658A"/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9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0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4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6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a </w:t>
      </w:r>
      <w:r w:rsidR="00E4477B">
        <w:t>HTML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18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lastRenderedPageBreak/>
        <w:t>This doub</w:t>
      </w:r>
      <w:r w:rsidR="00872759">
        <w:t>le equals tries to convert both values into the same type</w:t>
      </w:r>
      <w:r w:rsidR="00735C92">
        <w:t xml:space="preserve"> and then compare </w:t>
      </w:r>
      <w:proofErr w:type="gramStart"/>
      <w:r w:rsidR="00735C92">
        <w:t xml:space="preserve">them </w:t>
      </w:r>
      <w:r w:rsidR="002344E2">
        <w:t xml:space="preserve"> so</w:t>
      </w:r>
      <w:proofErr w:type="gramEnd"/>
      <w:r w:rsidR="002344E2">
        <w:t xml:space="preserve"> the answer </w:t>
      </w:r>
      <w:proofErr w:type="spellStart"/>
      <w:r w:rsidR="002344E2">
        <w:t>wil</w:t>
      </w:r>
      <w:proofErr w:type="spellEnd"/>
      <w:r w:rsidR="002344E2">
        <w:t xml:space="preserve">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 xml:space="preserve">. They should not be equal because one is a </w:t>
      </w:r>
      <w:proofErr w:type="gramStart"/>
      <w:r w:rsidR="00735C92">
        <w:t>s</w:t>
      </w:r>
      <w:r w:rsidR="0026140D">
        <w:t>tring</w:t>
      </w:r>
      <w:proofErr w:type="gramEnd"/>
      <w:r w:rsidR="0026140D">
        <w:t xml:space="preserve">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 xml:space="preserve">Not </w:t>
      </w:r>
      <w:proofErr w:type="spellStart"/>
      <w:r>
        <w:t>eqau</w:t>
      </w:r>
      <w:r w:rsidR="001C0301">
        <w:t>l</w:t>
      </w:r>
      <w:proofErr w:type="spellEnd"/>
      <w:r>
        <w:t xml:space="preserve"> will </w:t>
      </w:r>
      <w:proofErr w:type="gramStart"/>
      <w:r>
        <w:t xml:space="preserve">be </w:t>
      </w:r>
      <w:r w:rsidR="001C0301" w:rsidRPr="001C0301">
        <w:rPr>
          <w:highlight w:val="cyan"/>
        </w:rPr>
        <w:t>!</w:t>
      </w:r>
      <w:proofErr w:type="gramEnd"/>
      <w:r w:rsidR="001C0301" w:rsidRPr="001C0301">
        <w:rPr>
          <w:highlight w:val="cyan"/>
        </w:rPr>
        <w:t>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proofErr w:type="spellStart"/>
      <w:proofErr w:type="gramStart"/>
      <w:r w:rsidRPr="0058715C">
        <w:rPr>
          <w:highlight w:val="green"/>
        </w:rPr>
        <w:t>window.prompt</w:t>
      </w:r>
      <w:proofErr w:type="spellEnd"/>
      <w:proofErr w:type="gramEnd"/>
      <w:r w:rsidRPr="0058715C">
        <w:t>("</w:t>
      </w:r>
      <w:proofErr w:type="spellStart"/>
      <w:r w:rsidRPr="0058715C">
        <w:t>whats</w:t>
      </w:r>
      <w:proofErr w:type="spellEnd"/>
      <w:r w:rsidRPr="0058715C">
        <w:t xml:space="preserve">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proofErr w:type="gramStart"/>
      <w:r w:rsidR="00A91718">
        <w:t>prompt</w:t>
      </w:r>
      <w:proofErr w:type="gramEnd"/>
      <w:r w:rsidR="00A91718">
        <w:t xml:space="preserve">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proofErr w:type="gram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proofErr w:type="spellEnd"/>
      <w:proofErr w:type="gramEnd"/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proofErr w:type="spell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  <w:proofErr w:type="spellEnd"/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Text</w:t>
      </w:r>
      <w:proofErr w:type="spellEnd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proofErr w:type="spellStart"/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80C205F" w14:textId="6597F53A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</w:t>
      </w:r>
      <w:proofErr w:type="gramStart"/>
      <w:r w:rsidRPr="003A758A">
        <w:t>another  (</w:t>
      </w:r>
      <w:proofErr w:type="gramEnd"/>
      <w:r w:rsidRPr="003A758A">
        <w:t xml:space="preserve">strings, numbers, </w:t>
      </w:r>
      <w:proofErr w:type="spellStart"/>
      <w:r w:rsidRPr="003A758A">
        <w:t>booleans</w:t>
      </w:r>
      <w:proofErr w:type="spellEnd"/>
      <w:r w:rsidRPr="003A758A">
        <w:t>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</w:t>
      </w:r>
      <w:proofErr w:type="gramStart"/>
      <w:r>
        <w:t>an a</w:t>
      </w:r>
      <w:proofErr w:type="gramEnd"/>
      <w:r>
        <w:t xml:space="preserve"> input is Not A Number it will </w:t>
      </w:r>
      <w:proofErr w:type="spellStart"/>
      <w:r w:rsidR="00E4523C" w:rsidRPr="00E4523C">
        <w:rPr>
          <w:highlight w:val="green"/>
        </w:rPr>
        <w:t>NaN</w:t>
      </w:r>
      <w:proofErr w:type="spellEnd"/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17066EE0" w14:textId="45DBDC86" w:rsidR="00C100F0" w:rsidRPr="00C03224" w:rsidRDefault="002344E2" w:rsidP="001A3C96"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br/>
      </w:r>
      <w:r>
        <w:lastRenderedPageBreak/>
        <w:br/>
      </w:r>
      <w:r>
        <w:br/>
      </w:r>
      <w:r>
        <w:br/>
      </w:r>
      <w:r>
        <w:br/>
      </w:r>
    </w:p>
    <w:p w14:paraId="360464D4" w14:textId="40524217" w:rsidR="00B431FF" w:rsidRDefault="00B431FF" w:rsidP="00004447">
      <w:pPr>
        <w:pStyle w:val="Heading1"/>
      </w:pPr>
      <w:r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3312C"/>
    <w:rsid w:val="0003534E"/>
    <w:rsid w:val="00041CB7"/>
    <w:rsid w:val="00057313"/>
    <w:rsid w:val="000714BF"/>
    <w:rsid w:val="00074727"/>
    <w:rsid w:val="000A1367"/>
    <w:rsid w:val="000B190E"/>
    <w:rsid w:val="000B72B6"/>
    <w:rsid w:val="000C1B9C"/>
    <w:rsid w:val="000C4E6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43A6"/>
    <w:rsid w:val="00164CBF"/>
    <w:rsid w:val="00171C60"/>
    <w:rsid w:val="00173A8B"/>
    <w:rsid w:val="0018266C"/>
    <w:rsid w:val="00187A46"/>
    <w:rsid w:val="001A1943"/>
    <w:rsid w:val="001A3C96"/>
    <w:rsid w:val="001B7AC5"/>
    <w:rsid w:val="001C0301"/>
    <w:rsid w:val="001E087E"/>
    <w:rsid w:val="001F5D2B"/>
    <w:rsid w:val="00205681"/>
    <w:rsid w:val="0022262F"/>
    <w:rsid w:val="002344E2"/>
    <w:rsid w:val="002346C1"/>
    <w:rsid w:val="0023554C"/>
    <w:rsid w:val="0026140D"/>
    <w:rsid w:val="00264FCF"/>
    <w:rsid w:val="0028761B"/>
    <w:rsid w:val="002949A6"/>
    <w:rsid w:val="002B0609"/>
    <w:rsid w:val="002C36F8"/>
    <w:rsid w:val="002C5DDC"/>
    <w:rsid w:val="002C6E95"/>
    <w:rsid w:val="002D70E8"/>
    <w:rsid w:val="002E6C15"/>
    <w:rsid w:val="002F242C"/>
    <w:rsid w:val="00300EAE"/>
    <w:rsid w:val="00312765"/>
    <w:rsid w:val="00320D0E"/>
    <w:rsid w:val="00327D42"/>
    <w:rsid w:val="003541A7"/>
    <w:rsid w:val="00366CFB"/>
    <w:rsid w:val="0038658A"/>
    <w:rsid w:val="003918D7"/>
    <w:rsid w:val="003A34BD"/>
    <w:rsid w:val="003A758A"/>
    <w:rsid w:val="003B0D4B"/>
    <w:rsid w:val="003B35C9"/>
    <w:rsid w:val="003C4019"/>
    <w:rsid w:val="003C6A37"/>
    <w:rsid w:val="003D53ED"/>
    <w:rsid w:val="003E2B81"/>
    <w:rsid w:val="003E5EE4"/>
    <w:rsid w:val="00425422"/>
    <w:rsid w:val="0042559A"/>
    <w:rsid w:val="004375CE"/>
    <w:rsid w:val="004420E7"/>
    <w:rsid w:val="00455648"/>
    <w:rsid w:val="0049156B"/>
    <w:rsid w:val="004B290B"/>
    <w:rsid w:val="004B291A"/>
    <w:rsid w:val="004B308D"/>
    <w:rsid w:val="004B7C13"/>
    <w:rsid w:val="004E2E1E"/>
    <w:rsid w:val="004E3462"/>
    <w:rsid w:val="004E3E4B"/>
    <w:rsid w:val="004E5889"/>
    <w:rsid w:val="005043BB"/>
    <w:rsid w:val="00505041"/>
    <w:rsid w:val="00506314"/>
    <w:rsid w:val="005373E1"/>
    <w:rsid w:val="00542674"/>
    <w:rsid w:val="005560D9"/>
    <w:rsid w:val="00567A48"/>
    <w:rsid w:val="00573646"/>
    <w:rsid w:val="00585446"/>
    <w:rsid w:val="00586404"/>
    <w:rsid w:val="00586516"/>
    <w:rsid w:val="0058715C"/>
    <w:rsid w:val="00593280"/>
    <w:rsid w:val="0059675F"/>
    <w:rsid w:val="005D07DF"/>
    <w:rsid w:val="005D7E04"/>
    <w:rsid w:val="005F1809"/>
    <w:rsid w:val="005F4BAC"/>
    <w:rsid w:val="0061466C"/>
    <w:rsid w:val="00614BE6"/>
    <w:rsid w:val="0065487F"/>
    <w:rsid w:val="006576AA"/>
    <w:rsid w:val="00661A30"/>
    <w:rsid w:val="006668B4"/>
    <w:rsid w:val="006B2F1C"/>
    <w:rsid w:val="006B35C1"/>
    <w:rsid w:val="006B5CD6"/>
    <w:rsid w:val="006C217D"/>
    <w:rsid w:val="006D67E4"/>
    <w:rsid w:val="006D7B68"/>
    <w:rsid w:val="006F1CC4"/>
    <w:rsid w:val="006F2646"/>
    <w:rsid w:val="006F3351"/>
    <w:rsid w:val="006F5F9A"/>
    <w:rsid w:val="006F68AB"/>
    <w:rsid w:val="00705BD6"/>
    <w:rsid w:val="007130B4"/>
    <w:rsid w:val="00717288"/>
    <w:rsid w:val="00723F87"/>
    <w:rsid w:val="00724A0D"/>
    <w:rsid w:val="0073430A"/>
    <w:rsid w:val="00735C92"/>
    <w:rsid w:val="00741883"/>
    <w:rsid w:val="00745841"/>
    <w:rsid w:val="0079071E"/>
    <w:rsid w:val="00795B79"/>
    <w:rsid w:val="007B2BCB"/>
    <w:rsid w:val="007C4606"/>
    <w:rsid w:val="007F2B97"/>
    <w:rsid w:val="0081607C"/>
    <w:rsid w:val="00845014"/>
    <w:rsid w:val="00872759"/>
    <w:rsid w:val="00875DE2"/>
    <w:rsid w:val="00894523"/>
    <w:rsid w:val="00895016"/>
    <w:rsid w:val="008A1BF1"/>
    <w:rsid w:val="008B7014"/>
    <w:rsid w:val="008D6AA6"/>
    <w:rsid w:val="008E3496"/>
    <w:rsid w:val="008F31B3"/>
    <w:rsid w:val="008F53B2"/>
    <w:rsid w:val="0090160D"/>
    <w:rsid w:val="00905AF3"/>
    <w:rsid w:val="00922D4C"/>
    <w:rsid w:val="00947D99"/>
    <w:rsid w:val="00977C08"/>
    <w:rsid w:val="009926FC"/>
    <w:rsid w:val="009A5E34"/>
    <w:rsid w:val="009C2BF7"/>
    <w:rsid w:val="009D25B0"/>
    <w:rsid w:val="009D3933"/>
    <w:rsid w:val="009E1482"/>
    <w:rsid w:val="00A075A4"/>
    <w:rsid w:val="00A11086"/>
    <w:rsid w:val="00A20BA1"/>
    <w:rsid w:val="00A23BE6"/>
    <w:rsid w:val="00A31A78"/>
    <w:rsid w:val="00A31CCB"/>
    <w:rsid w:val="00A42279"/>
    <w:rsid w:val="00A5075F"/>
    <w:rsid w:val="00A77B57"/>
    <w:rsid w:val="00A817C2"/>
    <w:rsid w:val="00A91718"/>
    <w:rsid w:val="00AA1527"/>
    <w:rsid w:val="00AA19D0"/>
    <w:rsid w:val="00AB06C9"/>
    <w:rsid w:val="00AD5515"/>
    <w:rsid w:val="00B02AC9"/>
    <w:rsid w:val="00B1581B"/>
    <w:rsid w:val="00B255B5"/>
    <w:rsid w:val="00B431FF"/>
    <w:rsid w:val="00B5444A"/>
    <w:rsid w:val="00B635E9"/>
    <w:rsid w:val="00B81949"/>
    <w:rsid w:val="00BC2FED"/>
    <w:rsid w:val="00BC331C"/>
    <w:rsid w:val="00BF3188"/>
    <w:rsid w:val="00C00F11"/>
    <w:rsid w:val="00C03224"/>
    <w:rsid w:val="00C100F0"/>
    <w:rsid w:val="00C27C28"/>
    <w:rsid w:val="00C6146A"/>
    <w:rsid w:val="00C84BFD"/>
    <w:rsid w:val="00CB488A"/>
    <w:rsid w:val="00CB5FC4"/>
    <w:rsid w:val="00CE7FDA"/>
    <w:rsid w:val="00CF54ED"/>
    <w:rsid w:val="00D004DE"/>
    <w:rsid w:val="00D044F7"/>
    <w:rsid w:val="00D05004"/>
    <w:rsid w:val="00D06646"/>
    <w:rsid w:val="00D11BCC"/>
    <w:rsid w:val="00D41571"/>
    <w:rsid w:val="00D50C7B"/>
    <w:rsid w:val="00D60251"/>
    <w:rsid w:val="00D80051"/>
    <w:rsid w:val="00D870D9"/>
    <w:rsid w:val="00D90218"/>
    <w:rsid w:val="00D943DB"/>
    <w:rsid w:val="00DD693F"/>
    <w:rsid w:val="00DE37C7"/>
    <w:rsid w:val="00E025E4"/>
    <w:rsid w:val="00E03ADD"/>
    <w:rsid w:val="00E064D8"/>
    <w:rsid w:val="00E227CB"/>
    <w:rsid w:val="00E31637"/>
    <w:rsid w:val="00E37E50"/>
    <w:rsid w:val="00E429D9"/>
    <w:rsid w:val="00E4477B"/>
    <w:rsid w:val="00E4523C"/>
    <w:rsid w:val="00E54DF4"/>
    <w:rsid w:val="00E800A1"/>
    <w:rsid w:val="00E9010D"/>
    <w:rsid w:val="00E92213"/>
    <w:rsid w:val="00E95D95"/>
    <w:rsid w:val="00EA020F"/>
    <w:rsid w:val="00EA36F7"/>
    <w:rsid w:val="00EC5C7E"/>
    <w:rsid w:val="00ED7D79"/>
    <w:rsid w:val="00EF7CBB"/>
    <w:rsid w:val="00F12D07"/>
    <w:rsid w:val="00F167E8"/>
    <w:rsid w:val="00F2237D"/>
    <w:rsid w:val="00F253B8"/>
    <w:rsid w:val="00F4601E"/>
    <w:rsid w:val="00F57FF7"/>
    <w:rsid w:val="00F61A30"/>
    <w:rsid w:val="00F63870"/>
    <w:rsid w:val="00F64CB8"/>
    <w:rsid w:val="00F65EBE"/>
    <w:rsid w:val="00FA5BB9"/>
    <w:rsid w:val="00FB7B28"/>
    <w:rsid w:val="00FC0ABF"/>
    <w:rsid w:val="00FE0D69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48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8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2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1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41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2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6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946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26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57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28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5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4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06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13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97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9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30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40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74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79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1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0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03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0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8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938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3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3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1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9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9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7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8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38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26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6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19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1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13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17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8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0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4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2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0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2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72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57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4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3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customXml" Target="ink/ink3.xml"/><Relationship Id="rId18" Type="http://schemas.openxmlformats.org/officeDocument/2006/relationships/image" Target="media/image7.png"/><Relationship Id="rId3" Type="http://schemas.openxmlformats.org/officeDocument/2006/relationships/numbering" Target="numbering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4.png"/><Relationship Id="rId17" Type="http://schemas.openxmlformats.org/officeDocument/2006/relationships/customXml" Target="ink/ink5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2.xml"/><Relationship Id="rId5" Type="http://schemas.openxmlformats.org/officeDocument/2006/relationships/settings" Target="settings.xml"/><Relationship Id="rId15" Type="http://schemas.openxmlformats.org/officeDocument/2006/relationships/customXml" Target="ink/ink4.xm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customXml" Target="ink/ink1.xml"/><Relationship Id="rId14" Type="http://schemas.openxmlformats.org/officeDocument/2006/relationships/image" Target="media/image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1772E2"/>
    <w:rsid w:val="003918D7"/>
    <w:rsid w:val="003B0D4B"/>
    <w:rsid w:val="003C3DF3"/>
    <w:rsid w:val="004375CE"/>
    <w:rsid w:val="004B290B"/>
    <w:rsid w:val="005266DF"/>
    <w:rsid w:val="00556F99"/>
    <w:rsid w:val="005707E2"/>
    <w:rsid w:val="00595507"/>
    <w:rsid w:val="0059675F"/>
    <w:rsid w:val="005C529B"/>
    <w:rsid w:val="006C217D"/>
    <w:rsid w:val="00845014"/>
    <w:rsid w:val="00985A58"/>
    <w:rsid w:val="009875E0"/>
    <w:rsid w:val="00A23BE6"/>
    <w:rsid w:val="00A2791C"/>
    <w:rsid w:val="00A769C7"/>
    <w:rsid w:val="00AA19D0"/>
    <w:rsid w:val="00D044F7"/>
    <w:rsid w:val="00DF661C"/>
    <w:rsid w:val="00E03ADD"/>
    <w:rsid w:val="00F533F2"/>
    <w:rsid w:val="00F704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38</TotalTime>
  <Pages>7</Pages>
  <Words>1034</Words>
  <Characters>5896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6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216</cp:revision>
  <dcterms:created xsi:type="dcterms:W3CDTF">2024-06-24T20:10:00Z</dcterms:created>
  <dcterms:modified xsi:type="dcterms:W3CDTF">2024-07-23T1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